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01BF3" w:rsidRPr="00760590" w:rsidRDefault="006D2B87" w:rsidP="00760590">
      <w:pPr>
        <w:bidi w:val="0"/>
        <w:jc w:val="center"/>
        <w:rPr>
          <w:rFonts w:asciiTheme="majorBidi" w:hAnsiTheme="majorBidi" w:cstheme="majorBidi"/>
          <w:b/>
          <w:bCs/>
          <w:sz w:val="28"/>
          <w:szCs w:val="28"/>
          <w:lang w:val="fr-FR"/>
        </w:rPr>
      </w:pPr>
      <w:r w:rsidRPr="004E3657">
        <w:rPr>
          <w:rFonts w:asciiTheme="majorBidi" w:hAnsiTheme="majorBidi" w:cstheme="majorBidi"/>
          <w:b/>
          <w:bCs/>
          <w:sz w:val="28"/>
          <w:szCs w:val="28"/>
          <w:lang w:val="fr-FR"/>
        </w:rPr>
        <w:t xml:space="preserve">Noura </w:t>
      </w:r>
      <w:proofErr w:type="spellStart"/>
      <w:r w:rsidRPr="004E3657">
        <w:rPr>
          <w:rFonts w:asciiTheme="majorBidi" w:hAnsiTheme="majorBidi" w:cstheme="majorBidi"/>
          <w:b/>
          <w:bCs/>
          <w:sz w:val="28"/>
          <w:szCs w:val="28"/>
          <w:lang w:val="fr-FR"/>
        </w:rPr>
        <w:t>Alhakbani</w:t>
      </w:r>
      <w:proofErr w:type="spellEnd"/>
    </w:p>
    <w:p w:rsidR="00864495" w:rsidRPr="004E3657" w:rsidRDefault="00A02D1C" w:rsidP="00B10160">
      <w:pPr>
        <w:bidi w:val="0"/>
        <w:spacing w:after="0" w:line="240" w:lineRule="auto"/>
        <w:rPr>
          <w:lang w:val="fr-FR"/>
        </w:rPr>
      </w:pPr>
      <w:r w:rsidRPr="004E3657">
        <w:rPr>
          <w:lang w:val="fr-FR"/>
        </w:rPr>
        <w:t>Email:</w:t>
      </w:r>
      <w:r w:rsidR="00712B6B">
        <w:rPr>
          <w:lang w:val="fr-FR"/>
        </w:rPr>
        <w:t xml:space="preserve"> </w:t>
      </w:r>
      <w:hyperlink r:id="rId8" w:history="1">
        <w:r w:rsidR="00712B6B" w:rsidRPr="00461E67">
          <w:rPr>
            <w:rStyle w:val="Hyperlink"/>
            <w:lang w:val="fr-FR"/>
          </w:rPr>
          <w:t>nhakbani@ksu.edu.sa</w:t>
        </w:r>
      </w:hyperlink>
      <w:r w:rsidR="00712B6B">
        <w:rPr>
          <w:lang w:val="fr-FR"/>
        </w:rPr>
        <w:t xml:space="preserve"> , </w:t>
      </w:r>
      <w:r w:rsidRPr="004E3657">
        <w:rPr>
          <w:lang w:val="fr-FR"/>
        </w:rPr>
        <w:t xml:space="preserve"> </w:t>
      </w:r>
      <w:hyperlink r:id="rId9" w:history="1">
        <w:r w:rsidR="00B10160" w:rsidRPr="002A3BA4">
          <w:rPr>
            <w:rStyle w:val="Hyperlink"/>
            <w:lang w:val="fr-FR"/>
          </w:rPr>
          <w:t>nhakbani@gmail.com</w:t>
        </w:r>
      </w:hyperlink>
      <w:r w:rsidR="00712B6B">
        <w:t xml:space="preserve">  </w:t>
      </w:r>
    </w:p>
    <w:p w:rsidR="00901BF3" w:rsidRPr="004E3657" w:rsidRDefault="009C3534" w:rsidP="00901BF3">
      <w:pPr>
        <w:bidi w:val="0"/>
        <w:spacing w:after="0" w:line="240" w:lineRule="auto"/>
        <w:rPr>
          <w:lang w:val="fr-FR"/>
        </w:rPr>
      </w:pPr>
      <w:r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58240" behindDoc="1" locked="0" layoutInCell="1" allowOverlap="1">
                <wp:simplePos x="0" y="0"/>
                <wp:positionH relativeFrom="column">
                  <wp:posOffset>-28575</wp:posOffset>
                </wp:positionH>
                <wp:positionV relativeFrom="paragraph">
                  <wp:posOffset>154305</wp:posOffset>
                </wp:positionV>
                <wp:extent cx="5219700" cy="171450"/>
                <wp:effectExtent l="0" t="0" r="0" b="0"/>
                <wp:wrapNone/>
                <wp:docPr id="6" name="Rectangl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219700" cy="1714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rect w14:anchorId="77E7F6C9" id="Rectangle 3" o:spid="_x0000_s1026" style="position:absolute;left:0;text-align:left;margin-left:-2.25pt;margin-top:12.15pt;width:411pt;height:13.5pt;z-index:-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" fillcolor="#d8d8d8 [2732]" stroked="f"/>
            </w:pict>
          </mc:Fallback>
        </mc:AlternateContent>
      </w:r>
    </w:p>
    <w:p w:rsidR="00F76465" w:rsidRPr="00F131EC" w:rsidRDefault="00607081" w:rsidP="00760590">
      <w:pPr>
        <w:bidi w:val="0"/>
        <w:rPr>
          <w:b/>
          <w:bCs/>
        </w:rPr>
      </w:pPr>
      <w:r w:rsidRPr="00607081">
        <w:rPr>
          <w:b/>
          <w:bCs/>
        </w:rPr>
        <w:t>EDUCATION</w:t>
      </w:r>
      <w:r w:rsidR="00E96157">
        <w:rPr>
          <w:b/>
          <w:bCs/>
        </w:rPr>
        <w:br/>
      </w:r>
      <w:r w:rsidR="00325FCD">
        <w:t xml:space="preserve">2008: </w:t>
      </w:r>
      <w:r w:rsidR="006433F5">
        <w:t>O</w:t>
      </w:r>
      <w:r w:rsidR="00E67F8D">
        <w:t>btained a M</w:t>
      </w:r>
      <w:r w:rsidR="00597E50">
        <w:t>aster</w:t>
      </w:r>
      <w:r w:rsidR="00E67F8D">
        <w:t>s d</w:t>
      </w:r>
      <w:r w:rsidR="00597E50">
        <w:t xml:space="preserve">egree in Computer Science </w:t>
      </w:r>
      <w:r w:rsidR="00D948D9">
        <w:t>from King Saud University with</w:t>
      </w:r>
      <w:r w:rsidR="00597E50">
        <w:t xml:space="preserve"> first</w:t>
      </w:r>
      <w:r w:rsidR="00D948D9">
        <w:t>-class honors</w:t>
      </w:r>
      <w:r w:rsidR="00E96157">
        <w:t xml:space="preserve"> </w:t>
      </w:r>
      <w:r w:rsidR="00345FEB">
        <w:t xml:space="preserve">and </w:t>
      </w:r>
      <w:r w:rsidR="00E96157">
        <w:t>as top of my class</w:t>
      </w:r>
      <w:r w:rsidR="004E3657">
        <w:t>.</w:t>
      </w:r>
      <w:r w:rsidR="00E67F8D">
        <w:t xml:space="preserve"> My M</w:t>
      </w:r>
      <w:r w:rsidR="00597E50">
        <w:t>aster</w:t>
      </w:r>
      <w:r w:rsidR="004E3657">
        <w:t>’</w:t>
      </w:r>
      <w:r w:rsidR="00E67F8D">
        <w:t>s</w:t>
      </w:r>
      <w:r w:rsidR="00597E50">
        <w:t xml:space="preserve"> project wa</w:t>
      </w:r>
      <w:bookmarkStart w:id="0" w:name="_GoBack"/>
      <w:bookmarkEnd w:id="0"/>
      <w:r w:rsidR="00597E50">
        <w:t xml:space="preserve">s to develop an </w:t>
      </w:r>
      <w:r w:rsidR="00E67F8D">
        <w:t>Automated Examination Timetable</w:t>
      </w:r>
      <w:r w:rsidR="00D948D9">
        <w:t xml:space="preserve"> using</w:t>
      </w:r>
      <w:r w:rsidR="00597E50">
        <w:t xml:space="preserve"> </w:t>
      </w:r>
      <w:r w:rsidR="00D948D9">
        <w:t>Hierarchal Clustering to generate</w:t>
      </w:r>
      <w:r w:rsidR="00597E50">
        <w:t xml:space="preserve"> a conflict fre</w:t>
      </w:r>
      <w:r w:rsidR="00D948D9">
        <w:t>e timetable and then optimize the generated timetable</w:t>
      </w:r>
      <w:r w:rsidR="00597E50">
        <w:t xml:space="preserve"> using genetic algorithms. </w:t>
      </w:r>
      <w:r w:rsidR="00F131EC">
        <w:rPr>
          <w:b/>
          <w:bCs/>
        </w:rPr>
        <w:br/>
      </w:r>
      <w:r w:rsidR="00ED0605">
        <w:t>Other research</w:t>
      </w:r>
      <w:r w:rsidR="00597E50">
        <w:t xml:space="preserve"> topics include</w:t>
      </w:r>
      <w:r w:rsidR="00D948D9">
        <w:t>d, but were not limited to,</w:t>
      </w:r>
      <w:r w:rsidR="00597E50">
        <w:t xml:space="preserve"> extreme progra</w:t>
      </w:r>
      <w:r w:rsidR="00D948D9">
        <w:t>mming, software testing</w:t>
      </w:r>
      <w:r w:rsidR="00597E50">
        <w:t xml:space="preserve"> </w:t>
      </w:r>
      <w:r w:rsidR="00F76465">
        <w:t xml:space="preserve">and </w:t>
      </w:r>
      <w:r w:rsidR="001C413F">
        <w:t>balanced scorecard</w:t>
      </w:r>
      <w:r w:rsidR="00F76465">
        <w:t>.</w:t>
      </w:r>
      <w:r w:rsidR="001C413F">
        <w:t xml:space="preserve"> </w:t>
      </w:r>
      <w:r w:rsidR="00F131EC">
        <w:rPr>
          <w:b/>
          <w:bCs/>
        </w:rPr>
        <w:br/>
      </w:r>
      <w:r w:rsidR="005B2C9C">
        <w:t xml:space="preserve">2002: </w:t>
      </w:r>
      <w:r w:rsidR="001F3359" w:rsidRPr="00D948D9">
        <w:t>Completed the required</w:t>
      </w:r>
      <w:r w:rsidR="001F3359">
        <w:t xml:space="preserve"> coursework towards an undergraduate degree in Computer Science from K</w:t>
      </w:r>
      <w:r w:rsidR="00F76465">
        <w:t xml:space="preserve">ing Saud University </w:t>
      </w:r>
      <w:r w:rsidR="005B2C9C">
        <w:t>and</w:t>
      </w:r>
      <w:r w:rsidR="00F76465">
        <w:t xml:space="preserve"> graduated with honors. </w:t>
      </w:r>
      <w:r w:rsidR="001F3359">
        <w:t xml:space="preserve">My </w:t>
      </w:r>
      <w:r w:rsidR="006433F5">
        <w:t xml:space="preserve">graduation </w:t>
      </w:r>
      <w:r w:rsidR="001F3359">
        <w:t xml:space="preserve">project was to develop a scholastic </w:t>
      </w:r>
      <w:r w:rsidR="00F76465">
        <w:t>online examination system.</w:t>
      </w:r>
    </w:p>
    <w:p w:rsidR="00E96157" w:rsidRDefault="009C3534" w:rsidP="00E96157">
      <w:pPr>
        <w:bidi w:val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1" locked="0" layoutInCell="1" allowOverlap="1">
                <wp:simplePos x="0" y="0"/>
                <wp:positionH relativeFrom="column">
                  <wp:posOffset>-28575</wp:posOffset>
                </wp:positionH>
                <wp:positionV relativeFrom="paragraph">
                  <wp:posOffset>13335</wp:posOffset>
                </wp:positionV>
                <wp:extent cx="5219700" cy="171450"/>
                <wp:effectExtent l="0" t="3175" r="0" b="0"/>
                <wp:wrapNone/>
                <wp:docPr id="5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219700" cy="1714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rect w14:anchorId="7D488A4A" id="Rectangle 4" o:spid="_x0000_s1026" style="position:absolute;left:0;text-align:left;margin-left:-2.25pt;margin-top:1.05pt;width:411pt;height:13.5pt;z-index:-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" fillcolor="#d8d8d8 [2732]" stroked="f"/>
            </w:pict>
          </mc:Fallback>
        </mc:AlternateContent>
      </w:r>
      <w:r w:rsidR="00607081" w:rsidRPr="00E96157">
        <w:rPr>
          <w:b/>
          <w:bCs/>
        </w:rPr>
        <w:t>EXTE</w:t>
      </w:r>
      <w:r w:rsidR="004E0293">
        <w:rPr>
          <w:b/>
          <w:bCs/>
        </w:rPr>
        <w:t>R</w:t>
      </w:r>
      <w:r w:rsidR="00607081" w:rsidRPr="00E96157">
        <w:rPr>
          <w:b/>
          <w:bCs/>
        </w:rPr>
        <w:t>NAL COURSES</w:t>
      </w:r>
      <w:r w:rsidR="00A10C12">
        <w:rPr>
          <w:b/>
          <w:bCs/>
        </w:rPr>
        <w:t xml:space="preserve"> and Activities</w:t>
      </w:r>
      <w:r w:rsidR="00F76465">
        <w:t>:</w:t>
      </w:r>
    </w:p>
    <w:p w:rsidR="00075280" w:rsidRDefault="007F1971" w:rsidP="00E96157">
      <w:pPr>
        <w:pStyle w:val="ListParagraph"/>
        <w:numPr>
          <w:ilvl w:val="0"/>
          <w:numId w:val="6"/>
        </w:numPr>
        <w:bidi w:val="0"/>
      </w:pPr>
      <w:hyperlink r:id="rId10" w:history="1">
        <w:r w:rsidR="00075280" w:rsidRPr="006B43E8">
          <w:t>Data Communications and Computer Networks</w:t>
        </w:r>
      </w:hyperlink>
      <w:r w:rsidR="00075280" w:rsidRPr="006B43E8">
        <w:t xml:space="preserve"> </w:t>
      </w:r>
      <w:r w:rsidR="001F3359">
        <w:t xml:space="preserve">course </w:t>
      </w:r>
      <w:r w:rsidR="00075280" w:rsidRPr="006B43E8">
        <w:t xml:space="preserve">at </w:t>
      </w:r>
      <w:r w:rsidR="00075280">
        <w:t>Boston University</w:t>
      </w:r>
      <w:r w:rsidR="00607081">
        <w:t>, (2006)</w:t>
      </w:r>
    </w:p>
    <w:p w:rsidR="006D2B87" w:rsidRDefault="006D2B87" w:rsidP="00E96157">
      <w:pPr>
        <w:pStyle w:val="ListParagraph"/>
        <w:numPr>
          <w:ilvl w:val="0"/>
          <w:numId w:val="6"/>
        </w:numPr>
        <w:bidi w:val="0"/>
        <w:jc w:val="both"/>
      </w:pPr>
      <w:r>
        <w:t>Professional programs in</w:t>
      </w:r>
      <w:r w:rsidR="001F3359">
        <w:t>:</w:t>
      </w:r>
      <w:r>
        <w:t xml:space="preserve"> </w:t>
      </w:r>
    </w:p>
    <w:p w:rsidR="006D2B87" w:rsidRDefault="006D2B87" w:rsidP="00864495">
      <w:pPr>
        <w:pStyle w:val="ListParagraph"/>
        <w:numPr>
          <w:ilvl w:val="0"/>
          <w:numId w:val="1"/>
        </w:numPr>
        <w:bidi w:val="0"/>
        <w:jc w:val="both"/>
      </w:pPr>
      <w:r>
        <w:t>System Architecture and Lifecycle Design: Principles, Models, Tools, and Applications at Massachusetts Institute of Technology</w:t>
      </w:r>
      <w:r w:rsidR="00607081">
        <w:t xml:space="preserve"> (MIT), (2006)</w:t>
      </w:r>
    </w:p>
    <w:p w:rsidR="00FC6FD3" w:rsidRDefault="006D2B87" w:rsidP="005766AD">
      <w:pPr>
        <w:pStyle w:val="ListParagraph"/>
        <w:numPr>
          <w:ilvl w:val="0"/>
          <w:numId w:val="1"/>
        </w:numPr>
        <w:bidi w:val="0"/>
        <w:jc w:val="both"/>
      </w:pPr>
      <w:r>
        <w:t>Digital Communication Networks at Massachusetts Institute of Technology</w:t>
      </w:r>
      <w:r w:rsidR="00607081">
        <w:t xml:space="preserve"> (MIT), (2006)</w:t>
      </w:r>
    </w:p>
    <w:p w:rsidR="00FC6FD3" w:rsidRPr="00427246" w:rsidRDefault="005766AD" w:rsidP="00B44D70">
      <w:pPr>
        <w:pStyle w:val="ListParagraph"/>
        <w:numPr>
          <w:ilvl w:val="0"/>
          <w:numId w:val="7"/>
        </w:numPr>
        <w:bidi w:val="0"/>
        <w:jc w:val="both"/>
      </w:pPr>
      <w:r w:rsidRPr="00427246">
        <w:t xml:space="preserve">Member of </w:t>
      </w:r>
      <w:r w:rsidR="00B44D70">
        <w:t xml:space="preserve">the </w:t>
      </w:r>
      <w:r w:rsidR="00B44D70" w:rsidRPr="00427246">
        <w:t xml:space="preserve">judging panel </w:t>
      </w:r>
      <w:r w:rsidR="00760590">
        <w:t>for</w:t>
      </w:r>
      <w:r w:rsidR="00B44D70">
        <w:t xml:space="preserve"> </w:t>
      </w:r>
      <w:proofErr w:type="spellStart"/>
      <w:r w:rsidR="00427246">
        <w:t>RoboC</w:t>
      </w:r>
      <w:r w:rsidR="00427246" w:rsidRPr="00427246">
        <w:t>u</w:t>
      </w:r>
      <w:r w:rsidR="00FC6FD3" w:rsidRPr="00427246">
        <w:t>p</w:t>
      </w:r>
      <w:proofErr w:type="spellEnd"/>
      <w:r w:rsidR="00B44D70">
        <w:t xml:space="preserve"> </w:t>
      </w:r>
      <w:r w:rsidR="00427246" w:rsidRPr="00427246">
        <w:t>-</w:t>
      </w:r>
      <w:r w:rsidR="00B44D70">
        <w:t xml:space="preserve"> </w:t>
      </w:r>
      <w:r w:rsidR="00427246" w:rsidRPr="00427246">
        <w:t>an international competition</w:t>
      </w:r>
      <w:r w:rsidR="00427246">
        <w:t xml:space="preserve"> which was held under </w:t>
      </w:r>
      <w:proofErr w:type="spellStart"/>
      <w:r w:rsidR="00B44D70" w:rsidRPr="00B44D70">
        <w:t>Mawhiba</w:t>
      </w:r>
      <w:proofErr w:type="spellEnd"/>
      <w:r w:rsidR="00B44D70" w:rsidRPr="00B44D70">
        <w:t xml:space="preserve"> Foundation </w:t>
      </w:r>
      <w:r w:rsidRPr="00427246">
        <w:t>(2009)</w:t>
      </w:r>
    </w:p>
    <w:p w:rsidR="00FC6FD3" w:rsidRPr="005766AD" w:rsidRDefault="003879DF" w:rsidP="00FC6FD3">
      <w:pPr>
        <w:pStyle w:val="ListParagraph"/>
        <w:numPr>
          <w:ilvl w:val="0"/>
          <w:numId w:val="7"/>
        </w:numPr>
        <w:bidi w:val="0"/>
        <w:jc w:val="both"/>
      </w:pPr>
      <w:r w:rsidRPr="005766AD">
        <w:t xml:space="preserve">Member of a </w:t>
      </w:r>
      <w:r w:rsidR="00FC6FD3" w:rsidRPr="005766AD">
        <w:t xml:space="preserve">panel </w:t>
      </w:r>
      <w:r w:rsidR="005766AD" w:rsidRPr="005766AD">
        <w:t>discussion under the theme ‘Perv</w:t>
      </w:r>
      <w:r w:rsidR="00FC6FD3" w:rsidRPr="005766AD">
        <w:t>asive Computing: User Modeling and User-Adapted Interaction in Google Services’ for Google ambassadors focus on women in technology</w:t>
      </w:r>
      <w:r w:rsidR="005766AD">
        <w:t xml:space="preserve"> (2013)</w:t>
      </w:r>
    </w:p>
    <w:p w:rsidR="008C627D" w:rsidRDefault="009C3534" w:rsidP="008C627D">
      <w:pPr>
        <w:bidi w:val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>
                <wp:simplePos x="0" y="0"/>
                <wp:positionH relativeFrom="column">
                  <wp:posOffset>-28575</wp:posOffset>
                </wp:positionH>
                <wp:positionV relativeFrom="paragraph">
                  <wp:posOffset>9525</wp:posOffset>
                </wp:positionV>
                <wp:extent cx="5219700" cy="171450"/>
                <wp:effectExtent l="0" t="3175" r="0" b="0"/>
                <wp:wrapNone/>
                <wp:docPr id="4" name="Rectangl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219700" cy="1714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rect w14:anchorId="4684774D" id="Rectangle 5" o:spid="_x0000_s1026" style="position:absolute;left:0;text-align:left;margin-left:-2.25pt;margin-top:.75pt;width:411pt;height:13.5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" fillcolor="#d8d8d8 [2732]" stroked="f"/>
            </w:pict>
          </mc:Fallback>
        </mc:AlternateContent>
      </w:r>
      <w:r w:rsidR="00607081">
        <w:rPr>
          <w:b/>
          <w:bCs/>
        </w:rPr>
        <w:t>EXPERIENCE</w:t>
      </w:r>
      <w:r w:rsidR="00A10C12" w:rsidRPr="00607081">
        <w:rPr>
          <w:b/>
          <w:bCs/>
        </w:rPr>
        <w:t xml:space="preserve">: </w:t>
      </w:r>
      <w:r w:rsidR="00E96157">
        <w:rPr>
          <w:b/>
          <w:bCs/>
        </w:rPr>
        <w:br/>
      </w:r>
      <w:r w:rsidR="005B2C9C">
        <w:t xml:space="preserve">Worked as a </w:t>
      </w:r>
      <w:r w:rsidR="009B2BBD">
        <w:t>part time t</w:t>
      </w:r>
      <w:r w:rsidR="005B2C9C">
        <w:t>eaching assistant at King Saud University</w:t>
      </w:r>
      <w:r w:rsidR="008E00E0">
        <w:t>, 2002</w:t>
      </w:r>
      <w:r w:rsidR="00A10C12">
        <w:t>.</w:t>
      </w:r>
      <w:r w:rsidR="00F131EC">
        <w:br/>
      </w:r>
      <w:r w:rsidR="00A10C12">
        <w:t>Worked</w:t>
      </w:r>
      <w:r w:rsidR="004E0293">
        <w:t xml:space="preserve"> as lecturer at Prince Sultan University, 2009 </w:t>
      </w:r>
      <w:r w:rsidR="008E00E0">
        <w:t xml:space="preserve">… </w:t>
      </w:r>
      <w:r w:rsidR="00F131EC">
        <w:t>2010</w:t>
      </w:r>
      <w:r w:rsidR="00A10C12">
        <w:t>.</w:t>
      </w:r>
      <w:r w:rsidR="00F131EC">
        <w:br/>
      </w:r>
      <w:r w:rsidR="00A10C12">
        <w:t>Working</w:t>
      </w:r>
      <w:r w:rsidR="00F131EC">
        <w:t xml:space="preserve"> as a lecturer at King Saud University 2010…</w:t>
      </w:r>
    </w:p>
    <w:p w:rsidR="001C4692" w:rsidRDefault="00A10C12" w:rsidP="00B45257">
      <w:pPr>
        <w:bidi w:val="0"/>
        <w:rPr>
          <w:color w:val="000000"/>
          <w:sz w:val="20"/>
          <w:szCs w:val="20"/>
        </w:rPr>
      </w:pPr>
      <w:r>
        <w:rPr>
          <w:b/>
          <w:bCs/>
        </w:rPr>
        <w:t>Publis</w: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1" locked="0" layoutInCell="1" allowOverlap="1" wp14:anchorId="135E40B6" wp14:editId="21E535D9">
                <wp:simplePos x="0" y="0"/>
                <wp:positionH relativeFrom="column">
                  <wp:posOffset>0</wp:posOffset>
                </wp:positionH>
                <wp:positionV relativeFrom="paragraph">
                  <wp:posOffset>2540</wp:posOffset>
                </wp:positionV>
                <wp:extent cx="5219700" cy="171450"/>
                <wp:effectExtent l="0" t="3175" r="0" b="0"/>
                <wp:wrapNone/>
                <wp:docPr id="7" name="Rectangl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219700" cy="1714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rect w14:anchorId="3A4471E8" id="Rectangle 5" o:spid="_x0000_s1026" style="position:absolute;left:0;text-align:left;margin-left:0;margin-top:.2pt;width:411pt;height:13.5pt;z-index:-2516510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" fillcolor="#d8d8d8 [2732]" stroked="f"/>
            </w:pict>
          </mc:Fallback>
        </mc:AlternateContent>
      </w:r>
      <w:r>
        <w:rPr>
          <w:b/>
          <w:bCs/>
        </w:rPr>
        <w:t>hed Papers</w:t>
      </w:r>
      <w:r w:rsidR="00F82B70">
        <w:rPr>
          <w:b/>
          <w:bCs/>
        </w:rPr>
        <w:t xml:space="preserve"> </w:t>
      </w:r>
    </w:p>
    <w:p w:rsidR="00B45257" w:rsidRPr="0061551E" w:rsidRDefault="00B45257" w:rsidP="00B45257">
      <w:pPr>
        <w:pStyle w:val="Bibliography"/>
        <w:bidi w:val="0"/>
      </w:pPr>
      <w:r w:rsidRPr="0061551E">
        <w:t>2012</w:t>
      </w:r>
      <w:r w:rsidR="001C4692" w:rsidRPr="0061551E">
        <w:fldChar w:fldCharType="begin"/>
      </w:r>
      <w:r w:rsidR="001C4692" w:rsidRPr="0061551E">
        <w:instrText xml:space="preserve"> ADDIN ZOTERO_BIBL {"custom":[]} CSL_BIBLIOGRAPHY </w:instrText>
      </w:r>
      <w:r w:rsidR="001C4692" w:rsidRPr="0061551E">
        <w:fldChar w:fldCharType="separate"/>
      </w:r>
      <w:r w:rsidR="001C4692" w:rsidRPr="0061551E">
        <w:tab/>
      </w:r>
    </w:p>
    <w:p w:rsidR="00B45257" w:rsidRPr="0061551E" w:rsidRDefault="00B45257" w:rsidP="00B45257">
      <w:pPr>
        <w:pStyle w:val="Bibliography"/>
        <w:bidi w:val="0"/>
      </w:pPr>
      <w:r w:rsidRPr="0061551E">
        <w:tab/>
      </w:r>
    </w:p>
    <w:p w:rsidR="00B45257" w:rsidRPr="0061551E" w:rsidRDefault="00B45257" w:rsidP="00B45257">
      <w:pPr>
        <w:pStyle w:val="Bibliography"/>
        <w:bidi w:val="0"/>
      </w:pPr>
      <w:r w:rsidRPr="0061551E">
        <w:tab/>
      </w:r>
      <w:r w:rsidR="001C4692" w:rsidRPr="0061551E">
        <w:t xml:space="preserve">N. </w:t>
      </w:r>
      <w:proofErr w:type="spellStart"/>
      <w:r w:rsidR="001C4692" w:rsidRPr="0061551E">
        <w:t>Alhakbani</w:t>
      </w:r>
      <w:proofErr w:type="spellEnd"/>
      <w:r w:rsidR="001C4692" w:rsidRPr="0061551E">
        <w:t xml:space="preserve"> and </w:t>
      </w:r>
      <w:r w:rsidR="00094394" w:rsidRPr="0061551E">
        <w:t xml:space="preserve">M. </w:t>
      </w:r>
      <w:proofErr w:type="spellStart"/>
      <w:r w:rsidR="00094394" w:rsidRPr="0061551E">
        <w:t>Alnuem</w:t>
      </w:r>
      <w:proofErr w:type="spellEnd"/>
      <w:r w:rsidR="00094394" w:rsidRPr="0061551E">
        <w:t xml:space="preserve">, </w:t>
      </w:r>
      <w:r w:rsidR="001C4692" w:rsidRPr="0061551E">
        <w:t xml:space="preserve">“Consultancy Services to ERP Systems: Case Studies from Saudi Arabia,” J. </w:t>
      </w:r>
      <w:proofErr w:type="spellStart"/>
      <w:r w:rsidR="001C4692" w:rsidRPr="0061551E">
        <w:t>Theor</w:t>
      </w:r>
      <w:proofErr w:type="spellEnd"/>
      <w:r w:rsidR="001C4692" w:rsidRPr="0061551E">
        <w:t>. Appl. Inf. Technol., vol. 37, pp. 116–124.</w:t>
      </w:r>
    </w:p>
    <w:p w:rsidR="00B45257" w:rsidRPr="0061551E" w:rsidRDefault="00B45257" w:rsidP="00B45257">
      <w:pPr>
        <w:pStyle w:val="Bibliography"/>
        <w:bidi w:val="0"/>
      </w:pPr>
      <w:r w:rsidRPr="0061551E">
        <w:tab/>
      </w:r>
    </w:p>
    <w:p w:rsidR="00B45257" w:rsidRPr="0061551E" w:rsidRDefault="00B45257" w:rsidP="00B45257">
      <w:pPr>
        <w:pStyle w:val="Bibliography"/>
        <w:bidi w:val="0"/>
      </w:pPr>
      <w:r w:rsidRPr="0061551E">
        <w:tab/>
      </w:r>
      <w:r w:rsidR="001C4692" w:rsidRPr="0061551E">
        <w:t>N. Alhakbani and A. Mirza, “Recommender Systems Position and Orientation Study in E-commerce Websites,” presented at the 22nd Workshop on Information Technologies &amp; Systems, Orlando, Florida, 2012.</w:t>
      </w:r>
    </w:p>
    <w:p w:rsidR="00B45257" w:rsidRPr="0061551E" w:rsidRDefault="00B45257" w:rsidP="00760590">
      <w:pPr>
        <w:pStyle w:val="Bibliography"/>
        <w:bidi w:val="0"/>
      </w:pPr>
      <w:r w:rsidRPr="0061551E">
        <w:t>2013</w:t>
      </w:r>
    </w:p>
    <w:p w:rsidR="00B45257" w:rsidRPr="0061551E" w:rsidRDefault="001C4692" w:rsidP="00B45257">
      <w:pPr>
        <w:bidi w:val="0"/>
        <w:ind w:left="384"/>
      </w:pPr>
      <w:r w:rsidRPr="0061551E">
        <w:t xml:space="preserve">N. </w:t>
      </w:r>
      <w:proofErr w:type="spellStart"/>
      <w:r w:rsidRPr="0061551E">
        <w:t>Alhakbani</w:t>
      </w:r>
      <w:proofErr w:type="spellEnd"/>
      <w:r w:rsidRPr="0061551E">
        <w:t xml:space="preserve">, R. </w:t>
      </w:r>
      <w:proofErr w:type="spellStart"/>
      <w:r w:rsidRPr="0061551E">
        <w:t>Almarshad</w:t>
      </w:r>
      <w:proofErr w:type="spellEnd"/>
      <w:r w:rsidRPr="0061551E">
        <w:t xml:space="preserve">, E. </w:t>
      </w:r>
      <w:proofErr w:type="spellStart"/>
      <w:r w:rsidRPr="0061551E">
        <w:t>Alabdulgader</w:t>
      </w:r>
      <w:proofErr w:type="spellEnd"/>
      <w:r w:rsidRPr="0061551E">
        <w:t xml:space="preserve">, M. </w:t>
      </w:r>
      <w:proofErr w:type="spellStart"/>
      <w:r w:rsidRPr="0061551E">
        <w:t>Alshehri</w:t>
      </w:r>
      <w:proofErr w:type="spellEnd"/>
      <w:r w:rsidRPr="0061551E">
        <w:t xml:space="preserve">, A. </w:t>
      </w:r>
      <w:proofErr w:type="spellStart"/>
      <w:r w:rsidRPr="0061551E">
        <w:t>Alothman</w:t>
      </w:r>
      <w:proofErr w:type="spellEnd"/>
      <w:r w:rsidRPr="0061551E">
        <w:t xml:space="preserve">, and A. </w:t>
      </w:r>
      <w:proofErr w:type="spellStart"/>
      <w:r w:rsidRPr="0061551E">
        <w:t>Alwabil</w:t>
      </w:r>
      <w:proofErr w:type="spellEnd"/>
      <w:r w:rsidRPr="0061551E">
        <w:t>, “Patterns Of Computer-Mediated Communication: Youth, Identity And Mobile Devices,” presented at the ICERI 2013 Proceedings, 2013.</w:t>
      </w:r>
    </w:p>
    <w:p w:rsidR="001C4692" w:rsidRPr="0061551E" w:rsidRDefault="00AC4D7F" w:rsidP="00B45257">
      <w:pPr>
        <w:bidi w:val="0"/>
        <w:ind w:left="384"/>
      </w:pPr>
      <w:r w:rsidRPr="0061551E">
        <w:lastRenderedPageBreak/>
        <w:t>E. Kanjo, L.</w:t>
      </w:r>
      <w:r w:rsidR="001C4692" w:rsidRPr="0061551E">
        <w:t xml:space="preserve"> Al-Barrak, N. Alhakbani, N. Al-Ghamdi, and S. Altammami, “I CAN,” presented at the 1st International Conference on Technology Helping People with Special Needs, 2013.</w:t>
      </w:r>
    </w:p>
    <w:p w:rsidR="001C4692" w:rsidRPr="0061551E" w:rsidRDefault="00B45257" w:rsidP="001C4692">
      <w:pPr>
        <w:pStyle w:val="Bibliography"/>
        <w:bidi w:val="0"/>
      </w:pPr>
      <w:r w:rsidRPr="0061551E">
        <w:tab/>
      </w:r>
      <w:r w:rsidR="001C4692" w:rsidRPr="0061551E">
        <w:t>N. Alhakbani and E. Kanjo, “Zone based indoor mobile air pollution monitoring,” 2013, pp. 749–752.</w:t>
      </w:r>
    </w:p>
    <w:p w:rsidR="00AC4D7F" w:rsidRPr="00900BEB" w:rsidRDefault="001C4692" w:rsidP="00900BEB">
      <w:pPr>
        <w:bidi w:val="0"/>
        <w:rPr>
          <w:rFonts w:ascii="Calibri" w:hAnsi="Calibri" w:cs="Calibri"/>
          <w:sz w:val="20"/>
        </w:rPr>
      </w:pPr>
      <w:r w:rsidRPr="0061551E">
        <w:fldChar w:fldCharType="end"/>
      </w:r>
    </w:p>
    <w:p w:rsidR="00A10C12" w:rsidRDefault="00A35E7E" w:rsidP="00A35E7E">
      <w:pPr>
        <w:bidi w:val="0"/>
        <w:rPr>
          <w:b/>
          <w:bCs/>
        </w:rPr>
      </w:pPr>
      <w:r>
        <w:rPr>
          <w:b/>
          <w:bCs/>
        </w:rPr>
        <w:t xml:space="preserve">Taught </w:t>
      </w:r>
      <w:r w:rsidR="00A10C12">
        <w:rPr>
          <w:b/>
          <w:bCs/>
        </w:rPr>
        <w:t>Courses</w:t>
      </w:r>
      <w:r w:rsidR="00A10C12">
        <w:rPr>
          <w:noProof/>
        </w:rPr>
        <mc:AlternateContent>
          <mc:Choice Requires="wps">
            <w:drawing>
              <wp:anchor distT="0" distB="0" distL="114300" distR="114300" simplePos="0" relativeHeight="251667456" behindDoc="1" locked="0" layoutInCell="1" allowOverlap="1" wp14:anchorId="4CD38085" wp14:editId="68F65929">
                <wp:simplePos x="0" y="0"/>
                <wp:positionH relativeFrom="column">
                  <wp:posOffset>0</wp:posOffset>
                </wp:positionH>
                <wp:positionV relativeFrom="paragraph">
                  <wp:posOffset>-635</wp:posOffset>
                </wp:positionV>
                <wp:extent cx="5219700" cy="171450"/>
                <wp:effectExtent l="0" t="0" r="0" b="4445"/>
                <wp:wrapNone/>
                <wp:docPr id="8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219700" cy="171450"/>
                        </a:xfrm>
                        <a:prstGeom prst="rect">
                          <a:avLst/>
                        </a:prstGeom>
                        <a:solidFill>
                          <a:sysClr val="window" lastClr="FFFFFF">
                            <a:lumMod val="85000"/>
                            <a:lumOff val="0"/>
                          </a:sys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rect w14:anchorId="3BB7C31E" id="Rectangle 6" o:spid="_x0000_s1026" style="position:absolute;left:0;text-align:left;margin-left:0;margin-top:-.05pt;width:411pt;height:13.5pt;z-index:-2516490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" fillcolor="#d9d9d9" stroked="f"/>
            </w:pict>
          </mc:Fallback>
        </mc:AlternateContent>
      </w:r>
      <w:r w:rsidR="00A10C12">
        <w:rPr>
          <w:b/>
          <w:bCs/>
        </w:rPr>
        <w:t xml:space="preserve"> </w:t>
      </w:r>
    </w:p>
    <w:p w:rsidR="007B1295" w:rsidRDefault="007B1295" w:rsidP="007B1295">
      <w:pPr>
        <w:pStyle w:val="ListParagraph"/>
        <w:numPr>
          <w:ilvl w:val="0"/>
          <w:numId w:val="4"/>
        </w:numPr>
        <w:bidi w:val="0"/>
      </w:pPr>
      <w:r>
        <w:t>Object Oriented Programming</w:t>
      </w:r>
    </w:p>
    <w:p w:rsidR="007B1295" w:rsidRDefault="007B1295" w:rsidP="007B1295">
      <w:pPr>
        <w:pStyle w:val="ListParagraph"/>
        <w:numPr>
          <w:ilvl w:val="0"/>
          <w:numId w:val="4"/>
        </w:numPr>
        <w:bidi w:val="0"/>
      </w:pPr>
      <w:r w:rsidRPr="007B1295">
        <w:t>I</w:t>
      </w:r>
      <w:r>
        <w:t>ntroduction to Digital Design</w:t>
      </w:r>
    </w:p>
    <w:p w:rsidR="00A10C12" w:rsidRDefault="007B1295" w:rsidP="007B1295">
      <w:pPr>
        <w:pStyle w:val="ListParagraph"/>
        <w:numPr>
          <w:ilvl w:val="0"/>
          <w:numId w:val="4"/>
        </w:numPr>
        <w:bidi w:val="0"/>
      </w:pPr>
      <w:r w:rsidRPr="007B1295">
        <w:t>Introduction to Information Systems</w:t>
      </w:r>
    </w:p>
    <w:p w:rsidR="007B1295" w:rsidRPr="007B1295" w:rsidRDefault="007B1295" w:rsidP="007B1295">
      <w:pPr>
        <w:pStyle w:val="ListParagraph"/>
        <w:numPr>
          <w:ilvl w:val="0"/>
          <w:numId w:val="4"/>
        </w:numPr>
        <w:bidi w:val="0"/>
      </w:pPr>
      <w:r>
        <w:t>Software Engineering</w:t>
      </w:r>
    </w:p>
    <w:p w:rsidR="00EC27B4" w:rsidRPr="00607081" w:rsidRDefault="009C3534" w:rsidP="0043347E">
      <w:pPr>
        <w:bidi w:val="0"/>
        <w:rPr>
          <w:b/>
          <w:bCs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1" locked="0" layoutInCell="1" allowOverlap="1">
                <wp:simplePos x="0" y="0"/>
                <wp:positionH relativeFrom="column">
                  <wp:posOffset>-19050</wp:posOffset>
                </wp:positionH>
                <wp:positionV relativeFrom="paragraph">
                  <wp:posOffset>17145</wp:posOffset>
                </wp:positionV>
                <wp:extent cx="5219700" cy="171450"/>
                <wp:effectExtent l="0" t="0" r="0" b="4445"/>
                <wp:wrapNone/>
                <wp:docPr id="2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219700" cy="1714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rect w14:anchorId="56086DF4" id="Rectangle 7" o:spid="_x0000_s1026" style="position:absolute;left:0;text-align:left;margin-left:-1.5pt;margin-top:1.35pt;width:411pt;height:13.5pt;z-index:-251654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" fillcolor="#d8d8d8 [2732]" stroked="f"/>
            </w:pict>
          </mc:Fallback>
        </mc:AlternateContent>
      </w:r>
      <w:r w:rsidR="00607081" w:rsidRPr="00607081">
        <w:rPr>
          <w:b/>
          <w:bCs/>
        </w:rPr>
        <w:t xml:space="preserve">AFFILIATIONS: </w:t>
      </w:r>
    </w:p>
    <w:p w:rsidR="00900BEB" w:rsidRDefault="00900BEB" w:rsidP="00900BEB">
      <w:pPr>
        <w:pStyle w:val="ListParagraph"/>
        <w:numPr>
          <w:ilvl w:val="0"/>
          <w:numId w:val="1"/>
        </w:numPr>
        <w:bidi w:val="0"/>
        <w:jc w:val="both"/>
      </w:pPr>
      <w:r>
        <w:t xml:space="preserve">Member of </w:t>
      </w:r>
      <w:r w:rsidRPr="00900BEB">
        <w:t>Software &amp; Knowledge Engineering R</w:t>
      </w:r>
      <w:r>
        <w:t xml:space="preserve">esearch </w:t>
      </w:r>
      <w:r w:rsidRPr="00900BEB">
        <w:t>G</w:t>
      </w:r>
      <w:r>
        <w:t>roup, KSU</w:t>
      </w:r>
      <w:r w:rsidRPr="00900BEB">
        <w:t xml:space="preserve"> </w:t>
      </w:r>
      <w:r>
        <w:t>(SKERG)</w:t>
      </w:r>
    </w:p>
    <w:p w:rsidR="001F3E95" w:rsidRDefault="001F3E95" w:rsidP="00900BEB">
      <w:pPr>
        <w:pStyle w:val="ListParagraph"/>
        <w:numPr>
          <w:ilvl w:val="0"/>
          <w:numId w:val="1"/>
        </w:numPr>
        <w:bidi w:val="0"/>
        <w:jc w:val="both"/>
      </w:pPr>
      <w:r>
        <w:t xml:space="preserve">Member of </w:t>
      </w:r>
      <w:r w:rsidRPr="001F3E95">
        <w:t>The Workin</w:t>
      </w:r>
      <w:r>
        <w:t>g Group on Automated Timetabling (WATT)</w:t>
      </w:r>
    </w:p>
    <w:p w:rsidR="00EC27B4" w:rsidRDefault="00536D9F" w:rsidP="001F3E95">
      <w:pPr>
        <w:pStyle w:val="ListParagraph"/>
        <w:numPr>
          <w:ilvl w:val="0"/>
          <w:numId w:val="1"/>
        </w:numPr>
        <w:bidi w:val="0"/>
        <w:jc w:val="both"/>
      </w:pPr>
      <w:r>
        <w:t>Member of</w:t>
      </w:r>
      <w:r w:rsidR="00EC27B4">
        <w:t xml:space="preserve"> </w:t>
      </w:r>
      <w:r w:rsidR="001F3E95" w:rsidRPr="001F3E95">
        <w:t xml:space="preserve">Association for Computing Machinery </w:t>
      </w:r>
      <w:r w:rsidR="001F3E95">
        <w:t>(</w:t>
      </w:r>
      <w:r w:rsidR="00EC27B4">
        <w:t>ACM</w:t>
      </w:r>
      <w:r w:rsidR="001F3E95">
        <w:t>)</w:t>
      </w:r>
    </w:p>
    <w:p w:rsidR="00593822" w:rsidRPr="004C06F4" w:rsidRDefault="00616162" w:rsidP="004C06F4">
      <w:pPr>
        <w:bidi w:val="0"/>
        <w:rPr>
          <w:b/>
          <w:bCs/>
        </w:rPr>
      </w:pPr>
      <w:r>
        <w:t xml:space="preserve"> </w:t>
      </w:r>
    </w:p>
    <w:sectPr w:rsidR="00593822" w:rsidRPr="004C06F4" w:rsidSect="005106A7"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F1971" w:rsidRDefault="007F1971" w:rsidP="00760590">
      <w:pPr>
        <w:spacing w:after="0" w:line="240" w:lineRule="auto"/>
      </w:pPr>
      <w:r>
        <w:separator/>
      </w:r>
    </w:p>
  </w:endnote>
  <w:endnote w:type="continuationSeparator" w:id="0">
    <w:p w:rsidR="007F1971" w:rsidRDefault="007F1971" w:rsidP="0076059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F1971" w:rsidRDefault="007F1971" w:rsidP="00760590">
      <w:pPr>
        <w:spacing w:after="0" w:line="240" w:lineRule="auto"/>
      </w:pPr>
      <w:r>
        <w:separator/>
      </w:r>
    </w:p>
  </w:footnote>
  <w:footnote w:type="continuationSeparator" w:id="0">
    <w:p w:rsidR="007F1971" w:rsidRDefault="007F1971" w:rsidP="0076059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41" type="#_x0000_t75" style="width:3in;height:3in" o:bullet="t"/>
    </w:pict>
  </w:numPicBullet>
  <w:abstractNum w:abstractNumId="0">
    <w:nsid w:val="0F0B4BBF"/>
    <w:multiLevelType w:val="hybridMultilevel"/>
    <w:tmpl w:val="62B085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B304937"/>
    <w:multiLevelType w:val="hybridMultilevel"/>
    <w:tmpl w:val="0BCE2C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9F25F5F"/>
    <w:multiLevelType w:val="multilevel"/>
    <w:tmpl w:val="04128C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PicBulletId w:val="0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529F5908"/>
    <w:multiLevelType w:val="hybridMultilevel"/>
    <w:tmpl w:val="A41C6E26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67D70042"/>
    <w:multiLevelType w:val="hybridMultilevel"/>
    <w:tmpl w:val="07A8F6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686412F1"/>
    <w:multiLevelType w:val="hybridMultilevel"/>
    <w:tmpl w:val="99E6B66C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B81510C"/>
    <w:multiLevelType w:val="hybridMultilevel"/>
    <w:tmpl w:val="59940256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4"/>
  </w:num>
  <w:num w:numId="5">
    <w:abstractNumId w:val="5"/>
  </w:num>
  <w:num w:numId="6">
    <w:abstractNumId w:val="6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97E50"/>
    <w:rsid w:val="00075280"/>
    <w:rsid w:val="000816FE"/>
    <w:rsid w:val="00094394"/>
    <w:rsid w:val="000F11F9"/>
    <w:rsid w:val="001730EF"/>
    <w:rsid w:val="001A7720"/>
    <w:rsid w:val="001C413F"/>
    <w:rsid w:val="001C4692"/>
    <w:rsid w:val="001D7189"/>
    <w:rsid w:val="001F3359"/>
    <w:rsid w:val="001F3E95"/>
    <w:rsid w:val="002124D6"/>
    <w:rsid w:val="00324D23"/>
    <w:rsid w:val="00325FCD"/>
    <w:rsid w:val="00335923"/>
    <w:rsid w:val="00345FEB"/>
    <w:rsid w:val="003727D3"/>
    <w:rsid w:val="00375904"/>
    <w:rsid w:val="003879DF"/>
    <w:rsid w:val="00387E70"/>
    <w:rsid w:val="003949F2"/>
    <w:rsid w:val="003D5F41"/>
    <w:rsid w:val="0041480A"/>
    <w:rsid w:val="00427246"/>
    <w:rsid w:val="0043347E"/>
    <w:rsid w:val="004C06F4"/>
    <w:rsid w:val="004E0293"/>
    <w:rsid w:val="004E3657"/>
    <w:rsid w:val="004E6A7A"/>
    <w:rsid w:val="005106A7"/>
    <w:rsid w:val="00536D9F"/>
    <w:rsid w:val="005766AD"/>
    <w:rsid w:val="00593822"/>
    <w:rsid w:val="00597E50"/>
    <w:rsid w:val="005B2C9C"/>
    <w:rsid w:val="00604349"/>
    <w:rsid w:val="00607081"/>
    <w:rsid w:val="0061551E"/>
    <w:rsid w:val="00616162"/>
    <w:rsid w:val="0062455C"/>
    <w:rsid w:val="006433F5"/>
    <w:rsid w:val="006B1711"/>
    <w:rsid w:val="006B43E8"/>
    <w:rsid w:val="006D2B87"/>
    <w:rsid w:val="00712B6B"/>
    <w:rsid w:val="00760590"/>
    <w:rsid w:val="007B1295"/>
    <w:rsid w:val="007C4B49"/>
    <w:rsid w:val="007F1971"/>
    <w:rsid w:val="007F466D"/>
    <w:rsid w:val="00864495"/>
    <w:rsid w:val="00893B36"/>
    <w:rsid w:val="008C627D"/>
    <w:rsid w:val="008E00E0"/>
    <w:rsid w:val="00900BEB"/>
    <w:rsid w:val="00901BF3"/>
    <w:rsid w:val="009459B5"/>
    <w:rsid w:val="00963432"/>
    <w:rsid w:val="009B2BBD"/>
    <w:rsid w:val="009C3534"/>
    <w:rsid w:val="009D7F42"/>
    <w:rsid w:val="00A02D1C"/>
    <w:rsid w:val="00A10C12"/>
    <w:rsid w:val="00A35E7E"/>
    <w:rsid w:val="00AC4D7F"/>
    <w:rsid w:val="00AF45AB"/>
    <w:rsid w:val="00B10160"/>
    <w:rsid w:val="00B44D70"/>
    <w:rsid w:val="00B45257"/>
    <w:rsid w:val="00B961B0"/>
    <w:rsid w:val="00BB2B5C"/>
    <w:rsid w:val="00C6786B"/>
    <w:rsid w:val="00C73E8A"/>
    <w:rsid w:val="00D44396"/>
    <w:rsid w:val="00D948D9"/>
    <w:rsid w:val="00DA3CE6"/>
    <w:rsid w:val="00E32E9C"/>
    <w:rsid w:val="00E61C4E"/>
    <w:rsid w:val="00E67F8D"/>
    <w:rsid w:val="00E96157"/>
    <w:rsid w:val="00EB753B"/>
    <w:rsid w:val="00EC27B4"/>
    <w:rsid w:val="00ED0605"/>
    <w:rsid w:val="00EF3EE9"/>
    <w:rsid w:val="00F131EC"/>
    <w:rsid w:val="00F572B6"/>
    <w:rsid w:val="00F75BAF"/>
    <w:rsid w:val="00F76465"/>
    <w:rsid w:val="00F82B70"/>
    <w:rsid w:val="00FC6F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7E50"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D2B87"/>
    <w:pPr>
      <w:ind w:left="720"/>
      <w:contextualSpacing/>
    </w:pPr>
  </w:style>
  <w:style w:type="paragraph" w:customStyle="1" w:styleId="notes2">
    <w:name w:val="notes2"/>
    <w:basedOn w:val="Normal"/>
    <w:rsid w:val="006D2B87"/>
    <w:pPr>
      <w:bidi w:val="0"/>
      <w:spacing w:after="225" w:line="220" w:lineRule="atLeast"/>
    </w:pPr>
    <w:rPr>
      <w:rFonts w:ascii="Trebuchet MS" w:eastAsia="Times New Roman" w:hAnsi="Trebuchet MS" w:cs="Times New Roman"/>
      <w:color w:val="000000"/>
      <w:sz w:val="17"/>
      <w:szCs w:val="17"/>
    </w:rPr>
  </w:style>
  <w:style w:type="paragraph" w:customStyle="1" w:styleId="semester2">
    <w:name w:val="semester2"/>
    <w:basedOn w:val="Normal"/>
    <w:rsid w:val="006D2B87"/>
    <w:pPr>
      <w:bidi w:val="0"/>
      <w:spacing w:after="240" w:line="220" w:lineRule="atLeast"/>
    </w:pPr>
    <w:rPr>
      <w:rFonts w:ascii="Trebuchet MS" w:eastAsia="Times New Roman" w:hAnsi="Trebuchet MS" w:cs="Times New Roman"/>
      <w:b/>
      <w:bCs/>
      <w:color w:val="000000"/>
      <w:sz w:val="17"/>
      <w:szCs w:val="17"/>
    </w:rPr>
  </w:style>
  <w:style w:type="paragraph" w:styleId="NormalWeb">
    <w:name w:val="Normal (Web)"/>
    <w:basedOn w:val="Normal"/>
    <w:uiPriority w:val="99"/>
    <w:semiHidden/>
    <w:unhideWhenUsed/>
    <w:rsid w:val="001F3E95"/>
    <w:rPr>
      <w:rFonts w:ascii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3E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3E95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616162"/>
    <w:rPr>
      <w:color w:val="0000FF" w:themeColor="hyperlink"/>
      <w:u w:val="single"/>
    </w:rPr>
  </w:style>
  <w:style w:type="character" w:customStyle="1" w:styleId="this-person">
    <w:name w:val="this-person"/>
    <w:basedOn w:val="DefaultParagraphFont"/>
    <w:rsid w:val="00F82B70"/>
  </w:style>
  <w:style w:type="character" w:customStyle="1" w:styleId="title2">
    <w:name w:val="title2"/>
    <w:basedOn w:val="DefaultParagraphFont"/>
    <w:rsid w:val="00F82B70"/>
  </w:style>
  <w:style w:type="character" w:customStyle="1" w:styleId="thisautores">
    <w:name w:val="this_autores"/>
    <w:basedOn w:val="DefaultParagraphFont"/>
    <w:rsid w:val="00F82B70"/>
  </w:style>
  <w:style w:type="paragraph" w:styleId="Bibliography">
    <w:name w:val="Bibliography"/>
    <w:basedOn w:val="Normal"/>
    <w:next w:val="Normal"/>
    <w:uiPriority w:val="37"/>
    <w:unhideWhenUsed/>
    <w:rsid w:val="001C4692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76059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0590"/>
  </w:style>
  <w:style w:type="paragraph" w:styleId="Footer">
    <w:name w:val="footer"/>
    <w:basedOn w:val="Normal"/>
    <w:link w:val="FooterChar"/>
    <w:uiPriority w:val="99"/>
    <w:unhideWhenUsed/>
    <w:rsid w:val="0076059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059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7E50"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D2B87"/>
    <w:pPr>
      <w:ind w:left="720"/>
      <w:contextualSpacing/>
    </w:pPr>
  </w:style>
  <w:style w:type="paragraph" w:customStyle="1" w:styleId="notes2">
    <w:name w:val="notes2"/>
    <w:basedOn w:val="Normal"/>
    <w:rsid w:val="006D2B87"/>
    <w:pPr>
      <w:bidi w:val="0"/>
      <w:spacing w:after="225" w:line="220" w:lineRule="atLeast"/>
    </w:pPr>
    <w:rPr>
      <w:rFonts w:ascii="Trebuchet MS" w:eastAsia="Times New Roman" w:hAnsi="Trebuchet MS" w:cs="Times New Roman"/>
      <w:color w:val="000000"/>
      <w:sz w:val="17"/>
      <w:szCs w:val="17"/>
    </w:rPr>
  </w:style>
  <w:style w:type="paragraph" w:customStyle="1" w:styleId="semester2">
    <w:name w:val="semester2"/>
    <w:basedOn w:val="Normal"/>
    <w:rsid w:val="006D2B87"/>
    <w:pPr>
      <w:bidi w:val="0"/>
      <w:spacing w:after="240" w:line="220" w:lineRule="atLeast"/>
    </w:pPr>
    <w:rPr>
      <w:rFonts w:ascii="Trebuchet MS" w:eastAsia="Times New Roman" w:hAnsi="Trebuchet MS" w:cs="Times New Roman"/>
      <w:b/>
      <w:bCs/>
      <w:color w:val="000000"/>
      <w:sz w:val="17"/>
      <w:szCs w:val="17"/>
    </w:rPr>
  </w:style>
  <w:style w:type="paragraph" w:styleId="NormalWeb">
    <w:name w:val="Normal (Web)"/>
    <w:basedOn w:val="Normal"/>
    <w:uiPriority w:val="99"/>
    <w:semiHidden/>
    <w:unhideWhenUsed/>
    <w:rsid w:val="001F3E95"/>
    <w:rPr>
      <w:rFonts w:ascii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3E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3E95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616162"/>
    <w:rPr>
      <w:color w:val="0000FF" w:themeColor="hyperlink"/>
      <w:u w:val="single"/>
    </w:rPr>
  </w:style>
  <w:style w:type="character" w:customStyle="1" w:styleId="this-person">
    <w:name w:val="this-person"/>
    <w:basedOn w:val="DefaultParagraphFont"/>
    <w:rsid w:val="00F82B70"/>
  </w:style>
  <w:style w:type="character" w:customStyle="1" w:styleId="title2">
    <w:name w:val="title2"/>
    <w:basedOn w:val="DefaultParagraphFont"/>
    <w:rsid w:val="00F82B70"/>
  </w:style>
  <w:style w:type="character" w:customStyle="1" w:styleId="thisautores">
    <w:name w:val="this_autores"/>
    <w:basedOn w:val="DefaultParagraphFont"/>
    <w:rsid w:val="00F82B70"/>
  </w:style>
  <w:style w:type="paragraph" w:styleId="Bibliography">
    <w:name w:val="Bibliography"/>
    <w:basedOn w:val="Normal"/>
    <w:next w:val="Normal"/>
    <w:uiPriority w:val="37"/>
    <w:unhideWhenUsed/>
    <w:rsid w:val="001C4692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76059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0590"/>
  </w:style>
  <w:style w:type="paragraph" w:styleId="Footer">
    <w:name w:val="footer"/>
    <w:basedOn w:val="Normal"/>
    <w:link w:val="FooterChar"/>
    <w:uiPriority w:val="99"/>
    <w:unhideWhenUsed/>
    <w:rsid w:val="0076059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059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2798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92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71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4501110">
          <w:marLeft w:val="0"/>
          <w:marRight w:val="0"/>
          <w:marTop w:val="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6453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3148055">
                  <w:marLeft w:val="0"/>
                  <w:marRight w:val="0"/>
                  <w:marTop w:val="225"/>
                  <w:marBottom w:val="0"/>
                  <w:divBdr>
                    <w:top w:val="single" w:sz="6" w:space="0" w:color="CCCCCC"/>
                    <w:left w:val="single" w:sz="6" w:space="0" w:color="CCCCCC"/>
                    <w:bottom w:val="single" w:sz="6" w:space="0" w:color="CCCCCC"/>
                    <w:right w:val="single" w:sz="6" w:space="0" w:color="CCCCCC"/>
                  </w:divBdr>
                  <w:divsChild>
                    <w:div w:id="1915159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0F0F0"/>
                        <w:right w:val="none" w:sz="0" w:space="0" w:color="auto"/>
                      </w:divBdr>
                    </w:div>
                    <w:div w:id="18808924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78512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918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hakbani@ksu.edu.sa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javascript:toggleLayer('CS535')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nhakbani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51</Words>
  <Characters>2577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oura</dc:creator>
  <cp:lastModifiedBy>noura</cp:lastModifiedBy>
  <cp:revision>3</cp:revision>
  <cp:lastPrinted>2009-06-01T07:16:00Z</cp:lastPrinted>
  <dcterms:created xsi:type="dcterms:W3CDTF">2014-03-02T18:41:00Z</dcterms:created>
  <dcterms:modified xsi:type="dcterms:W3CDTF">2014-03-02T18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7"&gt;&lt;session id="Luzw8X0C"/&gt;&lt;style id="http://www.zotero.org/styles/ieee" hasBibliography="1" bibliographyStyleHasBeenSet="1"/&gt;&lt;prefs&gt;&lt;pref name="fieldType" value="Field"/&gt;&lt;pref name="storeReferences" value="true</vt:lpwstr>
  </property>
  <property fmtid="{D5CDD505-2E9C-101B-9397-08002B2CF9AE}" pid="3" name="ZOTERO_PREF_2">
    <vt:lpwstr>"/&gt;&lt;pref name="automaticJournalAbbreviations" value="true"/&gt;&lt;pref name="noteType" value="0"/&gt;&lt;/prefs&gt;&lt;/data&gt;</vt:lpwstr>
  </property>
</Properties>
</file>